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972"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060"/>
        <w:gridCol w:w="2611"/>
        <w:gridCol w:w="2070"/>
        <w:gridCol w:w="2608"/>
        <w:gridCol w:w="1890"/>
        <w:gridCol w:w="3060"/>
      </w:tblGrid>
      <w:tr w:rsidR="00670459" w:rsidRPr="00895C71" w14:paraId="4E204DAA" w14:textId="77777777" w:rsidTr="00334695">
        <w:trPr>
          <w:trHeight w:val="907"/>
        </w:trPr>
        <w:tc>
          <w:tcPr>
            <w:tcW w:w="720" w:type="pct"/>
            <w:shd w:val="clear" w:color="auto" w:fill="auto"/>
            <w:tcMar>
              <w:top w:w="72" w:type="dxa"/>
              <w:left w:w="144" w:type="dxa"/>
              <w:bottom w:w="72" w:type="dxa"/>
              <w:right w:w="144" w:type="dxa"/>
            </w:tcMar>
            <w:hideMark/>
          </w:tcPr>
          <w:p w14:paraId="423D3318" w14:textId="1CC60042" w:rsidR="00670459" w:rsidRPr="00522512" w:rsidRDefault="00670459" w:rsidP="00670459">
            <w:pPr>
              <w:jc w:val="center"/>
            </w:pPr>
            <w:r>
              <w:rPr>
                <w:bCs/>
              </w:rPr>
              <w:t>Model</w:t>
            </w:r>
          </w:p>
        </w:tc>
        <w:tc>
          <w:tcPr>
            <w:tcW w:w="913" w:type="pct"/>
          </w:tcPr>
          <w:p w14:paraId="3359219D" w14:textId="77777777" w:rsidR="00670459" w:rsidRPr="0057784C" w:rsidRDefault="00670459" w:rsidP="00670459">
            <w:pPr>
              <w:jc w:val="center"/>
              <w:rPr>
                <w:b/>
                <w:bCs/>
                <w:sz w:val="20"/>
                <w:szCs w:val="20"/>
              </w:rPr>
            </w:pPr>
            <w:r w:rsidRPr="00231E13">
              <w:rPr>
                <w:b/>
                <w:bCs/>
                <w:sz w:val="20"/>
                <w:szCs w:val="20"/>
              </w:rPr>
              <w:t>Reverse heterochiasmy direction</w:t>
            </w:r>
          </w:p>
          <w:p w14:paraId="7D6B545B" w14:textId="77777777" w:rsidR="00670459" w:rsidRPr="0057784C" w:rsidRDefault="00670459" w:rsidP="00670459">
            <w:pPr>
              <w:jc w:val="center"/>
              <w:rPr>
                <w:bCs/>
                <w:sz w:val="18"/>
                <w:szCs w:val="20"/>
              </w:rPr>
            </w:pPr>
            <w:r w:rsidRPr="0057784C">
              <w:rPr>
                <w:bCs/>
                <w:sz w:val="18"/>
                <w:szCs w:val="20"/>
              </w:rPr>
              <w:t xml:space="preserve">Male &gt; Female </w:t>
            </w:r>
          </w:p>
          <w:p w14:paraId="0F75219D" w14:textId="3AC75909" w:rsidR="00670459" w:rsidRDefault="00670459" w:rsidP="00670459">
            <w:pPr>
              <w:jc w:val="center"/>
              <w:rPr>
                <w:b/>
                <w:bCs/>
                <w:sz w:val="20"/>
                <w:szCs w:val="20"/>
              </w:rPr>
            </w:pPr>
            <w:r>
              <w:rPr>
                <w:bCs/>
                <w:sz w:val="18"/>
                <w:szCs w:val="20"/>
              </w:rPr>
              <w:t>gwRR</w:t>
            </w:r>
          </w:p>
        </w:tc>
        <w:tc>
          <w:tcPr>
            <w:tcW w:w="724" w:type="pct"/>
          </w:tcPr>
          <w:p w14:paraId="43B98DC8" w14:textId="77777777" w:rsidR="00670459" w:rsidRPr="0057784C" w:rsidRDefault="00670459" w:rsidP="00670459">
            <w:pPr>
              <w:jc w:val="center"/>
              <w:rPr>
                <w:b/>
                <w:bCs/>
                <w:sz w:val="20"/>
                <w:szCs w:val="20"/>
              </w:rPr>
            </w:pPr>
            <w:r w:rsidRPr="00231E13">
              <w:rPr>
                <w:b/>
                <w:bCs/>
                <w:sz w:val="20"/>
                <w:szCs w:val="20"/>
              </w:rPr>
              <w:t>Within mouse variance for CO number</w:t>
            </w:r>
          </w:p>
          <w:p w14:paraId="6F498C08" w14:textId="674663E8" w:rsidR="00670459" w:rsidRPr="00334695" w:rsidRDefault="00670459" w:rsidP="00334695">
            <w:pPr>
              <w:jc w:val="center"/>
              <w:rPr>
                <w:bCs/>
                <w:sz w:val="18"/>
                <w:szCs w:val="18"/>
              </w:rPr>
            </w:pPr>
            <w:r w:rsidRPr="0057784C">
              <w:rPr>
                <w:bCs/>
                <w:sz w:val="18"/>
                <w:szCs w:val="18"/>
              </w:rPr>
              <w:t xml:space="preserve"> </w:t>
            </w:r>
            <w:r>
              <w:rPr>
                <w:bCs/>
                <w:sz w:val="18"/>
                <w:szCs w:val="18"/>
              </w:rPr>
              <w:t>E</w:t>
            </w:r>
            <w:r w:rsidRPr="0057784C">
              <w:rPr>
                <w:bCs/>
                <w:sz w:val="18"/>
                <w:szCs w:val="18"/>
              </w:rPr>
              <w:t>ggs m</w:t>
            </w:r>
            <w:r w:rsidR="00434A32">
              <w:rPr>
                <w:bCs/>
                <w:sz w:val="18"/>
                <w:szCs w:val="18"/>
              </w:rPr>
              <w:t>ore variable than sperm in crossover per cell</w:t>
            </w:r>
          </w:p>
        </w:tc>
        <w:tc>
          <w:tcPr>
            <w:tcW w:w="912" w:type="pct"/>
            <w:shd w:val="clear" w:color="auto" w:fill="auto"/>
            <w:tcMar>
              <w:top w:w="72" w:type="dxa"/>
              <w:left w:w="144" w:type="dxa"/>
              <w:bottom w:w="72" w:type="dxa"/>
              <w:right w:w="144" w:type="dxa"/>
            </w:tcMar>
            <w:hideMark/>
          </w:tcPr>
          <w:p w14:paraId="496EC3F4" w14:textId="73085A64" w:rsidR="00670459" w:rsidRDefault="00670459" w:rsidP="00670459">
            <w:pPr>
              <w:jc w:val="center"/>
              <w:rPr>
                <w:b/>
                <w:bCs/>
                <w:sz w:val="20"/>
                <w:szCs w:val="20"/>
              </w:rPr>
            </w:pPr>
            <w:r>
              <w:rPr>
                <w:b/>
                <w:bCs/>
                <w:sz w:val="20"/>
                <w:szCs w:val="20"/>
              </w:rPr>
              <w:t>Broad Scale</w:t>
            </w:r>
          </w:p>
          <w:p w14:paraId="391EE3B7" w14:textId="1EF87DAA" w:rsidR="00670459" w:rsidRDefault="00094C6C" w:rsidP="00670459">
            <w:pPr>
              <w:jc w:val="center"/>
              <w:rPr>
                <w:b/>
                <w:bCs/>
                <w:sz w:val="20"/>
                <w:szCs w:val="20"/>
              </w:rPr>
            </w:pPr>
            <w:r>
              <w:rPr>
                <w:b/>
                <w:bCs/>
                <w:sz w:val="20"/>
                <w:szCs w:val="20"/>
              </w:rPr>
              <w:t xml:space="preserve">Recombination </w:t>
            </w:r>
            <w:r w:rsidR="00670459" w:rsidRPr="00522512">
              <w:rPr>
                <w:b/>
                <w:bCs/>
                <w:sz w:val="20"/>
                <w:szCs w:val="20"/>
              </w:rPr>
              <w:t>Landscape</w:t>
            </w:r>
          </w:p>
          <w:p w14:paraId="3E22E754" w14:textId="04C42379" w:rsidR="00670459" w:rsidRPr="0057784C" w:rsidRDefault="00670459" w:rsidP="00670459">
            <w:pPr>
              <w:jc w:val="center"/>
              <w:rPr>
                <w:sz w:val="18"/>
                <w:szCs w:val="18"/>
              </w:rPr>
            </w:pPr>
            <w:r w:rsidRPr="0057784C">
              <w:rPr>
                <w:bCs/>
                <w:sz w:val="18"/>
                <w:szCs w:val="18"/>
              </w:rPr>
              <w:t>Male telomere bias, Female uniform</w:t>
            </w:r>
            <w:r w:rsidR="001D63E8">
              <w:rPr>
                <w:bCs/>
                <w:sz w:val="18"/>
                <w:szCs w:val="18"/>
              </w:rPr>
              <w:t xml:space="preserve"> placement</w:t>
            </w:r>
          </w:p>
        </w:tc>
        <w:tc>
          <w:tcPr>
            <w:tcW w:w="661" w:type="pct"/>
            <w:shd w:val="clear" w:color="auto" w:fill="auto"/>
            <w:tcMar>
              <w:top w:w="72" w:type="dxa"/>
              <w:left w:w="144" w:type="dxa"/>
              <w:bottom w:w="72" w:type="dxa"/>
              <w:right w:w="144" w:type="dxa"/>
            </w:tcMar>
            <w:hideMark/>
          </w:tcPr>
          <w:p w14:paraId="436C29FD" w14:textId="7F1603E8" w:rsidR="00670459" w:rsidRPr="00FE1462" w:rsidRDefault="00670459" w:rsidP="00670459">
            <w:pPr>
              <w:jc w:val="center"/>
              <w:rPr>
                <w:b/>
                <w:sz w:val="20"/>
                <w:szCs w:val="20"/>
              </w:rPr>
            </w:pPr>
            <w:r w:rsidRPr="00FE1462">
              <w:rPr>
                <w:b/>
                <w:sz w:val="20"/>
                <w:szCs w:val="20"/>
              </w:rPr>
              <w:t xml:space="preserve">Chromatin </w:t>
            </w:r>
            <w:r w:rsidR="00974A6C">
              <w:rPr>
                <w:b/>
                <w:sz w:val="20"/>
                <w:szCs w:val="20"/>
              </w:rPr>
              <w:t>Compaction</w:t>
            </w:r>
          </w:p>
          <w:p w14:paraId="7C2975F5" w14:textId="322D1790" w:rsidR="00670459" w:rsidRPr="0057784C" w:rsidRDefault="00670459" w:rsidP="00670459">
            <w:pPr>
              <w:jc w:val="center"/>
              <w:rPr>
                <w:sz w:val="18"/>
                <w:szCs w:val="18"/>
              </w:rPr>
            </w:pPr>
            <w:r w:rsidRPr="0057784C">
              <w:rPr>
                <w:sz w:val="18"/>
                <w:szCs w:val="18"/>
              </w:rPr>
              <w:t xml:space="preserve">Female, longer axis </w:t>
            </w:r>
          </w:p>
          <w:p w14:paraId="20ED639A" w14:textId="06EDBBAB" w:rsidR="00670459" w:rsidRPr="004E4BCE" w:rsidRDefault="00670459" w:rsidP="00670459">
            <w:pPr>
              <w:jc w:val="center"/>
              <w:rPr>
                <w:sz w:val="20"/>
                <w:szCs w:val="20"/>
              </w:rPr>
            </w:pPr>
            <w:r w:rsidRPr="0057784C">
              <w:rPr>
                <w:sz w:val="18"/>
                <w:szCs w:val="18"/>
              </w:rPr>
              <w:t>Male, shorter axis</w:t>
            </w:r>
            <w:r w:rsidRPr="00FE1462">
              <w:rPr>
                <w:sz w:val="20"/>
                <w:szCs w:val="20"/>
              </w:rPr>
              <w:t xml:space="preserve"> </w:t>
            </w:r>
          </w:p>
        </w:tc>
        <w:tc>
          <w:tcPr>
            <w:tcW w:w="1070" w:type="pct"/>
          </w:tcPr>
          <w:p w14:paraId="509D2DBA" w14:textId="02501234" w:rsidR="00670459" w:rsidRPr="00231E13" w:rsidRDefault="00926FAF" w:rsidP="00670459">
            <w:pPr>
              <w:jc w:val="center"/>
              <w:rPr>
                <w:b/>
                <w:bCs/>
                <w:sz w:val="20"/>
                <w:szCs w:val="20"/>
              </w:rPr>
            </w:pPr>
            <w:r>
              <w:rPr>
                <w:b/>
                <w:bCs/>
                <w:sz w:val="20"/>
                <w:szCs w:val="20"/>
              </w:rPr>
              <w:t>Evolution of p</w:t>
            </w:r>
            <w:r w:rsidR="00670459" w:rsidRPr="00231E13">
              <w:rPr>
                <w:b/>
                <w:bCs/>
                <w:sz w:val="20"/>
                <w:szCs w:val="20"/>
              </w:rPr>
              <w:t>ositive correlation interference strength and CO number</w:t>
            </w:r>
          </w:p>
          <w:p w14:paraId="38F01FD2" w14:textId="77777777" w:rsidR="00670459" w:rsidRDefault="00670459" w:rsidP="00670459">
            <w:pPr>
              <w:jc w:val="center"/>
              <w:rPr>
                <w:bCs/>
                <w:sz w:val="20"/>
                <w:szCs w:val="20"/>
              </w:rPr>
            </w:pPr>
          </w:p>
          <w:p w14:paraId="391AA45D" w14:textId="77777777" w:rsidR="00670459" w:rsidRPr="00522512" w:rsidRDefault="00670459" w:rsidP="00670459">
            <w:pPr>
              <w:jc w:val="center"/>
              <w:rPr>
                <w:bCs/>
                <w:sz w:val="20"/>
                <w:szCs w:val="20"/>
              </w:rPr>
            </w:pPr>
          </w:p>
        </w:tc>
      </w:tr>
      <w:tr w:rsidR="00670459" w:rsidRPr="00895C71" w14:paraId="5DD0B04A" w14:textId="77777777" w:rsidTr="00334695">
        <w:trPr>
          <w:trHeight w:val="907"/>
        </w:trPr>
        <w:tc>
          <w:tcPr>
            <w:tcW w:w="720" w:type="pct"/>
            <w:shd w:val="clear" w:color="auto" w:fill="auto"/>
            <w:tcMar>
              <w:top w:w="72" w:type="dxa"/>
              <w:left w:w="144" w:type="dxa"/>
              <w:bottom w:w="72" w:type="dxa"/>
              <w:right w:w="144" w:type="dxa"/>
            </w:tcMar>
            <w:hideMark/>
          </w:tcPr>
          <w:p w14:paraId="48505058" w14:textId="7DFDC9D7" w:rsidR="00670459" w:rsidRDefault="00670459" w:rsidP="00670459">
            <w:r>
              <w:t xml:space="preserve">Haploid </w:t>
            </w:r>
            <w:r w:rsidRPr="00895C71">
              <w:t>selection</w:t>
            </w:r>
          </w:p>
          <w:p w14:paraId="5E7C7798" w14:textId="77777777" w:rsidR="00670459" w:rsidRDefault="00670459" w:rsidP="00670459"/>
          <w:p w14:paraId="4C2714CA" w14:textId="2A055AEB" w:rsidR="00670459" w:rsidRPr="00895C71" w:rsidRDefault="00670459" w:rsidP="00670459">
            <w:r w:rsidRPr="00444225">
              <w:rPr>
                <w:sz w:val="20"/>
                <w:szCs w:val="20"/>
              </w:rPr>
              <w:fldChar w:fldCharType="begin"/>
            </w:r>
            <w:r>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3540EC">
              <w:rPr>
                <w:rFonts w:ascii="Calibri" w:hAnsi="Calibri" w:cs="Calibri"/>
                <w:sz w:val="20"/>
              </w:rPr>
              <w:t>(Lenormand, 2003; Lenormand and Dutheil, 2005)</w:t>
            </w:r>
            <w:r w:rsidRPr="00444225">
              <w:rPr>
                <w:sz w:val="20"/>
                <w:szCs w:val="20"/>
              </w:rPr>
              <w:fldChar w:fldCharType="end"/>
            </w:r>
          </w:p>
        </w:tc>
        <w:tc>
          <w:tcPr>
            <w:tcW w:w="913" w:type="pct"/>
          </w:tcPr>
          <w:p w14:paraId="48A119B6" w14:textId="77777777" w:rsidR="00670459" w:rsidRDefault="00670459" w:rsidP="00670459">
            <w:pPr>
              <w:jc w:val="center"/>
            </w:pPr>
            <w:r>
              <w:t>No</w:t>
            </w:r>
          </w:p>
          <w:p w14:paraId="14338303" w14:textId="67642718" w:rsidR="00670459" w:rsidRPr="0035604B" w:rsidRDefault="00670459" w:rsidP="00670459">
            <w:pPr>
              <w:jc w:val="center"/>
              <w:rPr>
                <w:sz w:val="18"/>
                <w:szCs w:val="18"/>
              </w:rPr>
            </w:pPr>
            <w:r>
              <w:rPr>
                <w:sz w:val="20"/>
                <w:szCs w:val="20"/>
              </w:rPr>
              <w:t xml:space="preserve">Generally </w:t>
            </w:r>
            <w:r w:rsidRPr="00252FD1">
              <w:rPr>
                <w:sz w:val="20"/>
                <w:szCs w:val="20"/>
              </w:rPr>
              <w:t>males should evolve lower</w:t>
            </w:r>
            <w:r>
              <w:rPr>
                <w:sz w:val="20"/>
                <w:szCs w:val="20"/>
              </w:rPr>
              <w:t xml:space="preserve"> gwRR.</w:t>
            </w:r>
          </w:p>
        </w:tc>
        <w:tc>
          <w:tcPr>
            <w:tcW w:w="724" w:type="pct"/>
          </w:tcPr>
          <w:p w14:paraId="2BE0B72E" w14:textId="2A9AC2D7" w:rsidR="00670459" w:rsidRPr="0035604B" w:rsidRDefault="008D0BCD" w:rsidP="00670459">
            <w:pPr>
              <w:jc w:val="center"/>
              <w:rPr>
                <w:sz w:val="18"/>
                <w:szCs w:val="18"/>
              </w:rPr>
            </w:pPr>
            <w:r>
              <w:t>NA</w:t>
            </w:r>
          </w:p>
        </w:tc>
        <w:tc>
          <w:tcPr>
            <w:tcW w:w="912" w:type="pct"/>
            <w:shd w:val="clear" w:color="auto" w:fill="auto"/>
            <w:tcMar>
              <w:top w:w="72" w:type="dxa"/>
              <w:left w:w="144" w:type="dxa"/>
              <w:bottom w:w="72" w:type="dxa"/>
              <w:right w:w="144" w:type="dxa"/>
            </w:tcMar>
            <w:hideMark/>
          </w:tcPr>
          <w:p w14:paraId="1255548A" w14:textId="3C081C80" w:rsidR="00670459" w:rsidRPr="0035604B" w:rsidRDefault="00670459" w:rsidP="00670459">
            <w:pPr>
              <w:jc w:val="center"/>
              <w:rPr>
                <w:sz w:val="18"/>
                <w:szCs w:val="18"/>
              </w:rPr>
            </w:pPr>
            <w:r w:rsidRPr="0035604B">
              <w:rPr>
                <w:sz w:val="18"/>
                <w:szCs w:val="18"/>
              </w:rPr>
              <w:t>NA</w:t>
            </w:r>
          </w:p>
          <w:p w14:paraId="6E98ECB9" w14:textId="1CFC000E" w:rsidR="00670459" w:rsidRPr="00252FD1" w:rsidRDefault="00670459" w:rsidP="00670459">
            <w:pPr>
              <w:jc w:val="center"/>
              <w:rPr>
                <w:sz w:val="20"/>
                <w:szCs w:val="20"/>
              </w:rPr>
            </w:pPr>
            <w:r w:rsidRPr="0035604B">
              <w:rPr>
                <w:sz w:val="18"/>
                <w:szCs w:val="18"/>
              </w:rPr>
              <w:t>No prediction for broad scale recombination landscape.</w:t>
            </w:r>
          </w:p>
        </w:tc>
        <w:tc>
          <w:tcPr>
            <w:tcW w:w="661" w:type="pct"/>
            <w:shd w:val="clear" w:color="auto" w:fill="auto"/>
            <w:tcMar>
              <w:top w:w="72" w:type="dxa"/>
              <w:left w:w="144" w:type="dxa"/>
              <w:bottom w:w="72" w:type="dxa"/>
              <w:right w:w="144" w:type="dxa"/>
            </w:tcMar>
            <w:hideMark/>
          </w:tcPr>
          <w:p w14:paraId="165CF3D5" w14:textId="77777777" w:rsidR="0034179F" w:rsidRDefault="0034179F" w:rsidP="0034179F">
            <w:pPr>
              <w:jc w:val="center"/>
            </w:pPr>
            <w:r>
              <w:t>NA</w:t>
            </w:r>
          </w:p>
          <w:p w14:paraId="54EA4C0C" w14:textId="6FA963EC" w:rsidR="00670459" w:rsidRPr="00252FD1" w:rsidRDefault="00670459" w:rsidP="00670459">
            <w:pPr>
              <w:jc w:val="center"/>
              <w:rPr>
                <w:sz w:val="20"/>
                <w:szCs w:val="20"/>
              </w:rPr>
            </w:pPr>
            <w:r>
              <w:rPr>
                <w:sz w:val="20"/>
                <w:szCs w:val="20"/>
              </w:rPr>
              <w:t>No prediction for chromosome axis.</w:t>
            </w:r>
          </w:p>
        </w:tc>
        <w:tc>
          <w:tcPr>
            <w:tcW w:w="1070" w:type="pct"/>
            <w:shd w:val="clear" w:color="auto" w:fill="auto"/>
          </w:tcPr>
          <w:p w14:paraId="0F314D0C" w14:textId="2FF52872" w:rsidR="00670459" w:rsidRDefault="00670459" w:rsidP="00670459">
            <w:pPr>
              <w:jc w:val="center"/>
            </w:pPr>
            <w:r>
              <w:t>NA</w:t>
            </w:r>
          </w:p>
          <w:p w14:paraId="49DCB94A" w14:textId="77777777" w:rsidR="00670459" w:rsidRDefault="00670459" w:rsidP="00670459">
            <w:pPr>
              <w:jc w:val="center"/>
            </w:pPr>
          </w:p>
          <w:p w14:paraId="71657F47" w14:textId="0F34E4C7" w:rsidR="00670459" w:rsidRPr="00A17D52" w:rsidRDefault="00670459" w:rsidP="00FD454A">
            <w:pPr>
              <w:jc w:val="center"/>
              <w:rPr>
                <w:sz w:val="20"/>
                <w:szCs w:val="20"/>
              </w:rPr>
            </w:pPr>
          </w:p>
        </w:tc>
      </w:tr>
      <w:tr w:rsidR="00670459" w:rsidRPr="00895C71" w14:paraId="086FE48B" w14:textId="77777777" w:rsidTr="00334695">
        <w:trPr>
          <w:trHeight w:val="1876"/>
        </w:trPr>
        <w:tc>
          <w:tcPr>
            <w:tcW w:w="720" w:type="pct"/>
            <w:shd w:val="clear" w:color="auto" w:fill="auto"/>
            <w:tcMar>
              <w:top w:w="72" w:type="dxa"/>
              <w:left w:w="144" w:type="dxa"/>
              <w:bottom w:w="72" w:type="dxa"/>
              <w:right w:w="144" w:type="dxa"/>
            </w:tcMar>
            <w:hideMark/>
          </w:tcPr>
          <w:p w14:paraId="43118F4B" w14:textId="0C777FF8" w:rsidR="00670459" w:rsidRPr="00895C71" w:rsidRDefault="00670459" w:rsidP="00670459">
            <w:r w:rsidRPr="00895C71">
              <w:t>Two locus</w:t>
            </w:r>
            <w:r>
              <w:t xml:space="preserve"> modifier</w:t>
            </w:r>
          </w:p>
          <w:p w14:paraId="7C983481" w14:textId="77777777" w:rsidR="00670459" w:rsidRDefault="00670459" w:rsidP="00670459"/>
          <w:p w14:paraId="5388E2D7" w14:textId="0343DEC0" w:rsidR="00670459" w:rsidRPr="00444225" w:rsidRDefault="00670459" w:rsidP="00670459">
            <w:pPr>
              <w:rPr>
                <w:sz w:val="20"/>
                <w:szCs w:val="20"/>
              </w:rPr>
            </w:pPr>
            <w:r w:rsidRPr="00444225">
              <w:rPr>
                <w:sz w:val="20"/>
                <w:szCs w:val="20"/>
              </w:rPr>
              <w:fldChar w:fldCharType="begin"/>
            </w:r>
            <w:r>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57784C">
              <w:rPr>
                <w:rFonts w:ascii="Calibri" w:hAnsi="Calibri" w:cs="Calibri"/>
                <w:sz w:val="20"/>
              </w:rPr>
              <w:t>(Brandvain and Coop, 2012)</w:t>
            </w:r>
            <w:r w:rsidRPr="00444225">
              <w:rPr>
                <w:sz w:val="20"/>
                <w:szCs w:val="20"/>
              </w:rPr>
              <w:fldChar w:fldCharType="end"/>
            </w:r>
          </w:p>
        </w:tc>
        <w:tc>
          <w:tcPr>
            <w:tcW w:w="913" w:type="pct"/>
            <w:shd w:val="clear" w:color="auto" w:fill="auto"/>
          </w:tcPr>
          <w:p w14:paraId="083CA49B" w14:textId="383E14CD" w:rsidR="00670459" w:rsidRDefault="00670459" w:rsidP="00670459">
            <w:pPr>
              <w:jc w:val="center"/>
            </w:pPr>
            <w:r>
              <w:t xml:space="preserve">Yes </w:t>
            </w:r>
          </w:p>
          <w:p w14:paraId="40B0E094" w14:textId="1CDAA518" w:rsidR="00FD454A" w:rsidRPr="00FD454A" w:rsidRDefault="00670459" w:rsidP="00FD454A">
            <w:pPr>
              <w:jc w:val="center"/>
              <w:rPr>
                <w:sz w:val="20"/>
                <w:szCs w:val="20"/>
              </w:rPr>
            </w:pPr>
            <w:r w:rsidRPr="00FD454A">
              <w:rPr>
                <w:sz w:val="20"/>
                <w:szCs w:val="20"/>
              </w:rPr>
              <w:t xml:space="preserve">Depends on </w:t>
            </w:r>
            <w:r w:rsidR="00FD454A" w:rsidRPr="00FD454A">
              <w:rPr>
                <w:sz w:val="20"/>
                <w:szCs w:val="20"/>
              </w:rPr>
              <w:t>if rec. modifier</w:t>
            </w:r>
            <w:r w:rsidR="00FD454A">
              <w:rPr>
                <w:sz w:val="20"/>
                <w:szCs w:val="20"/>
              </w:rPr>
              <w:t>:</w:t>
            </w:r>
          </w:p>
          <w:p w14:paraId="24648314" w14:textId="7EBC49FA" w:rsidR="00FD454A" w:rsidRPr="00FD454A" w:rsidRDefault="00FD454A" w:rsidP="00FD454A">
            <w:pPr>
              <w:jc w:val="center"/>
              <w:rPr>
                <w:sz w:val="20"/>
                <w:szCs w:val="20"/>
              </w:rPr>
            </w:pPr>
            <w:r w:rsidRPr="00FD454A">
              <w:rPr>
                <w:sz w:val="20"/>
                <w:szCs w:val="20"/>
              </w:rPr>
              <w:t>i)</w:t>
            </w:r>
            <w:r>
              <w:rPr>
                <w:sz w:val="20"/>
                <w:szCs w:val="20"/>
              </w:rPr>
              <w:t xml:space="preserve"> </w:t>
            </w:r>
            <w:r w:rsidRPr="00FD454A">
              <w:rPr>
                <w:sz w:val="20"/>
                <w:szCs w:val="20"/>
              </w:rPr>
              <w:t>suppress</w:t>
            </w:r>
            <w:r>
              <w:rPr>
                <w:sz w:val="20"/>
                <w:szCs w:val="20"/>
              </w:rPr>
              <w:t>es</w:t>
            </w:r>
            <w:r w:rsidRPr="00FD454A">
              <w:rPr>
                <w:sz w:val="20"/>
                <w:szCs w:val="20"/>
              </w:rPr>
              <w:t xml:space="preserve"> or increase</w:t>
            </w:r>
            <w:r>
              <w:rPr>
                <w:sz w:val="20"/>
                <w:szCs w:val="20"/>
              </w:rPr>
              <w:t>s</w:t>
            </w:r>
            <w:r w:rsidRPr="00FD454A">
              <w:rPr>
                <w:sz w:val="20"/>
                <w:szCs w:val="20"/>
              </w:rPr>
              <w:t xml:space="preserve"> recombination</w:t>
            </w:r>
            <w:r>
              <w:rPr>
                <w:sz w:val="20"/>
                <w:szCs w:val="20"/>
              </w:rPr>
              <w:t>,</w:t>
            </w:r>
          </w:p>
          <w:p w14:paraId="5290E27C" w14:textId="64C53B49" w:rsidR="00FD454A" w:rsidRPr="0034179F" w:rsidRDefault="00FD454A" w:rsidP="00FD454A">
            <w:pPr>
              <w:jc w:val="center"/>
              <w:rPr>
                <w:sz w:val="20"/>
                <w:szCs w:val="20"/>
              </w:rPr>
            </w:pPr>
            <w:r w:rsidRPr="00FD454A">
              <w:rPr>
                <w:sz w:val="20"/>
                <w:szCs w:val="20"/>
              </w:rPr>
              <w:t>ii)</w:t>
            </w:r>
            <w:r>
              <w:rPr>
                <w:sz w:val="20"/>
                <w:szCs w:val="20"/>
              </w:rPr>
              <w:t xml:space="preserve"> </w:t>
            </w:r>
            <w:r w:rsidRPr="0034179F">
              <w:rPr>
                <w:sz w:val="20"/>
                <w:szCs w:val="20"/>
              </w:rPr>
              <w:t>linked to driving loci,</w:t>
            </w:r>
          </w:p>
          <w:p w14:paraId="0767EACE" w14:textId="157C4232" w:rsidR="00670459" w:rsidRPr="00334695" w:rsidRDefault="00FD454A" w:rsidP="00334695">
            <w:pPr>
              <w:jc w:val="center"/>
              <w:rPr>
                <w:sz w:val="20"/>
                <w:szCs w:val="20"/>
              </w:rPr>
            </w:pPr>
            <w:r w:rsidRPr="0034179F">
              <w:rPr>
                <w:sz w:val="20"/>
                <w:szCs w:val="20"/>
              </w:rPr>
              <w:t xml:space="preserve">iii) the stage in which the </w:t>
            </w:r>
            <w:r w:rsidR="00670459" w:rsidRPr="0034179F">
              <w:rPr>
                <w:sz w:val="20"/>
                <w:szCs w:val="20"/>
              </w:rPr>
              <w:t>driver acts (MI or MII)</w:t>
            </w:r>
          </w:p>
        </w:tc>
        <w:tc>
          <w:tcPr>
            <w:tcW w:w="724" w:type="pct"/>
          </w:tcPr>
          <w:p w14:paraId="6860950A" w14:textId="0E316BE1" w:rsidR="00670459" w:rsidRDefault="00670459" w:rsidP="00670459">
            <w:pPr>
              <w:jc w:val="center"/>
            </w:pPr>
            <w:r>
              <w:t>NA</w:t>
            </w:r>
          </w:p>
          <w:p w14:paraId="3F861081" w14:textId="2DB8276B" w:rsidR="00670459" w:rsidRPr="00F74C7B" w:rsidRDefault="00670459" w:rsidP="008D0BCD"/>
        </w:tc>
        <w:tc>
          <w:tcPr>
            <w:tcW w:w="912" w:type="pct"/>
            <w:shd w:val="clear" w:color="auto" w:fill="auto"/>
            <w:tcMar>
              <w:top w:w="72" w:type="dxa"/>
              <w:left w:w="144" w:type="dxa"/>
              <w:bottom w:w="72" w:type="dxa"/>
              <w:right w:w="144" w:type="dxa"/>
            </w:tcMar>
            <w:hideMark/>
          </w:tcPr>
          <w:p w14:paraId="457333E3" w14:textId="364509D4" w:rsidR="00670459" w:rsidRPr="00F74C7B" w:rsidRDefault="00670459" w:rsidP="00670459">
            <w:pPr>
              <w:jc w:val="center"/>
            </w:pPr>
            <w:r w:rsidRPr="00F74C7B">
              <w:t>Yes</w:t>
            </w:r>
          </w:p>
          <w:p w14:paraId="6F9A66E0" w14:textId="48DA9B6C" w:rsidR="00670459" w:rsidRPr="00252FD1" w:rsidRDefault="00670459" w:rsidP="00670459">
            <w:pPr>
              <w:jc w:val="center"/>
              <w:rPr>
                <w:sz w:val="20"/>
                <w:szCs w:val="20"/>
              </w:rPr>
            </w:pPr>
            <w:r w:rsidRPr="00252FD1">
              <w:rPr>
                <w:sz w:val="20"/>
                <w:szCs w:val="20"/>
              </w:rPr>
              <w:t>Females</w:t>
            </w:r>
            <w:r>
              <w:rPr>
                <w:sz w:val="20"/>
                <w:szCs w:val="20"/>
              </w:rPr>
              <w:t xml:space="preserve"> will evolve</w:t>
            </w:r>
            <w:r w:rsidRPr="00252FD1">
              <w:rPr>
                <w:sz w:val="20"/>
                <w:szCs w:val="20"/>
              </w:rPr>
              <w:t xml:space="preserve"> higher RR and COs closer to centromeres</w:t>
            </w:r>
            <w:r>
              <w:rPr>
                <w:sz w:val="20"/>
                <w:szCs w:val="20"/>
              </w:rPr>
              <w:t xml:space="preserve"> to break up MI drive systems</w:t>
            </w:r>
            <w:r w:rsidRPr="00252FD1">
              <w:rPr>
                <w:sz w:val="20"/>
                <w:szCs w:val="20"/>
              </w:rPr>
              <w:t>.</w:t>
            </w:r>
          </w:p>
        </w:tc>
        <w:tc>
          <w:tcPr>
            <w:tcW w:w="661" w:type="pct"/>
            <w:shd w:val="clear" w:color="auto" w:fill="auto"/>
            <w:tcMar>
              <w:top w:w="72" w:type="dxa"/>
              <w:left w:w="144" w:type="dxa"/>
              <w:bottom w:w="72" w:type="dxa"/>
              <w:right w:w="144" w:type="dxa"/>
            </w:tcMar>
            <w:hideMark/>
          </w:tcPr>
          <w:p w14:paraId="0702F2E5" w14:textId="77777777" w:rsidR="0034179F" w:rsidRDefault="0034179F" w:rsidP="0034179F">
            <w:pPr>
              <w:jc w:val="center"/>
            </w:pPr>
            <w:r>
              <w:t>NA</w:t>
            </w:r>
          </w:p>
          <w:p w14:paraId="19D15CE6" w14:textId="506B49D9" w:rsidR="00670459" w:rsidRPr="00252FD1" w:rsidRDefault="00670459" w:rsidP="00670459">
            <w:pPr>
              <w:jc w:val="center"/>
              <w:rPr>
                <w:sz w:val="20"/>
                <w:szCs w:val="20"/>
              </w:rPr>
            </w:pPr>
            <w:r>
              <w:rPr>
                <w:sz w:val="20"/>
                <w:szCs w:val="20"/>
              </w:rPr>
              <w:t>No prediction for chromosome axis.</w:t>
            </w:r>
          </w:p>
        </w:tc>
        <w:tc>
          <w:tcPr>
            <w:tcW w:w="1070" w:type="pct"/>
            <w:shd w:val="clear" w:color="auto" w:fill="auto"/>
          </w:tcPr>
          <w:p w14:paraId="6D10E779" w14:textId="312A9682" w:rsidR="00670459" w:rsidRDefault="00670459" w:rsidP="00670459">
            <w:pPr>
              <w:jc w:val="center"/>
            </w:pPr>
            <w:r>
              <w:t>NA</w:t>
            </w:r>
          </w:p>
          <w:p w14:paraId="332E145E" w14:textId="77777777" w:rsidR="00670459" w:rsidRDefault="00670459" w:rsidP="00670459">
            <w:pPr>
              <w:jc w:val="center"/>
              <w:rPr>
                <w:sz w:val="20"/>
                <w:szCs w:val="20"/>
              </w:rPr>
            </w:pPr>
          </w:p>
          <w:p w14:paraId="3C8D0119" w14:textId="30DD84F4" w:rsidR="00670459" w:rsidRPr="00A17D52" w:rsidRDefault="00670459" w:rsidP="00FD454A">
            <w:pPr>
              <w:rPr>
                <w:sz w:val="20"/>
                <w:szCs w:val="20"/>
              </w:rPr>
            </w:pPr>
          </w:p>
        </w:tc>
      </w:tr>
      <w:tr w:rsidR="00670459" w:rsidRPr="00895C71" w14:paraId="005F6AC1" w14:textId="77777777" w:rsidTr="00334695">
        <w:trPr>
          <w:trHeight w:val="1614"/>
        </w:trPr>
        <w:tc>
          <w:tcPr>
            <w:tcW w:w="720" w:type="pct"/>
            <w:shd w:val="clear" w:color="auto" w:fill="auto"/>
            <w:tcMar>
              <w:top w:w="72" w:type="dxa"/>
              <w:left w:w="144" w:type="dxa"/>
              <w:bottom w:w="72" w:type="dxa"/>
              <w:right w:w="144" w:type="dxa"/>
            </w:tcMar>
          </w:tcPr>
          <w:p w14:paraId="1605DF2D" w14:textId="77777777" w:rsidR="00670459" w:rsidRPr="00185C4A" w:rsidRDefault="00670459" w:rsidP="00670459">
            <w:r w:rsidRPr="00895C71">
              <w:t>S</w:t>
            </w:r>
            <w:r w:rsidRPr="00185C4A">
              <w:t>.</w:t>
            </w:r>
            <w:r w:rsidRPr="00895C71">
              <w:t>A</w:t>
            </w:r>
            <w:r w:rsidRPr="00185C4A">
              <w:t>.</w:t>
            </w:r>
            <w:r w:rsidRPr="00895C71">
              <w:t>C</w:t>
            </w:r>
            <w:r w:rsidRPr="00185C4A">
              <w:t>.</w:t>
            </w:r>
            <w:r w:rsidRPr="00895C71">
              <w:t>E</w:t>
            </w:r>
            <w:r w:rsidRPr="00185C4A">
              <w:t>.</w:t>
            </w:r>
          </w:p>
          <w:p w14:paraId="576C5B5D" w14:textId="77777777" w:rsidR="00670459" w:rsidRPr="00444225" w:rsidRDefault="00670459" w:rsidP="00670459">
            <w:pPr>
              <w:rPr>
                <w:sz w:val="20"/>
                <w:szCs w:val="20"/>
              </w:rPr>
            </w:pPr>
          </w:p>
          <w:p w14:paraId="09F2079E" w14:textId="72F9E283" w:rsidR="00670459" w:rsidRPr="00895C71" w:rsidRDefault="00670459" w:rsidP="00670459">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913" w:type="pct"/>
          </w:tcPr>
          <w:p w14:paraId="7CED6798" w14:textId="77777777" w:rsidR="00670459" w:rsidRDefault="00670459" w:rsidP="00670459">
            <w:pPr>
              <w:jc w:val="center"/>
            </w:pPr>
            <w:r>
              <w:t>No</w:t>
            </w:r>
          </w:p>
          <w:p w14:paraId="0DE94A25" w14:textId="3AAC29BB" w:rsidR="00670459" w:rsidRPr="00895C71" w:rsidRDefault="00670459" w:rsidP="00670459">
            <w:pPr>
              <w:jc w:val="center"/>
            </w:pPr>
            <w:r>
              <w:rPr>
                <w:sz w:val="20"/>
                <w:szCs w:val="20"/>
              </w:rPr>
              <w:t>M</w:t>
            </w:r>
            <w:r w:rsidRPr="00252FD1">
              <w:rPr>
                <w:sz w:val="20"/>
                <w:szCs w:val="20"/>
              </w:rPr>
              <w:t>ales should evolve to be lower</w:t>
            </w:r>
            <w:r>
              <w:rPr>
                <w:sz w:val="20"/>
                <w:szCs w:val="20"/>
              </w:rPr>
              <w:t xml:space="preserve"> gwRR.</w:t>
            </w:r>
          </w:p>
        </w:tc>
        <w:tc>
          <w:tcPr>
            <w:tcW w:w="724" w:type="pct"/>
          </w:tcPr>
          <w:p w14:paraId="600E7B6B" w14:textId="1D76D33D" w:rsidR="00670459" w:rsidRDefault="00270C01" w:rsidP="00670459">
            <w:pPr>
              <w:jc w:val="center"/>
            </w:pPr>
            <w:r>
              <w:t>Yes</w:t>
            </w:r>
          </w:p>
          <w:p w14:paraId="052123B0" w14:textId="26A19994" w:rsidR="00670459" w:rsidRPr="00895C71" w:rsidRDefault="00670459" w:rsidP="00670459">
            <w:pPr>
              <w:jc w:val="center"/>
            </w:pPr>
            <w:r>
              <w:rPr>
                <w:sz w:val="20"/>
                <w:szCs w:val="20"/>
              </w:rPr>
              <w:t>Maintaining regulatory and coding regions together lowers between cell variance in males.</w:t>
            </w:r>
          </w:p>
        </w:tc>
        <w:tc>
          <w:tcPr>
            <w:tcW w:w="912" w:type="pct"/>
            <w:shd w:val="clear" w:color="auto" w:fill="auto"/>
            <w:tcMar>
              <w:top w:w="72" w:type="dxa"/>
              <w:left w:w="144" w:type="dxa"/>
              <w:bottom w:w="72" w:type="dxa"/>
              <w:right w:w="144" w:type="dxa"/>
            </w:tcMar>
          </w:tcPr>
          <w:p w14:paraId="7773B2B9" w14:textId="60D62696" w:rsidR="00670459" w:rsidRDefault="00670459" w:rsidP="00670459">
            <w:pPr>
              <w:jc w:val="center"/>
            </w:pPr>
            <w:r w:rsidRPr="00895C71">
              <w:t>Yes</w:t>
            </w:r>
          </w:p>
          <w:p w14:paraId="251AE92E" w14:textId="6BE363BE" w:rsidR="00670459" w:rsidRPr="001C1E54" w:rsidRDefault="00670459" w:rsidP="00670459">
            <w:pPr>
              <w:jc w:val="center"/>
              <w:rPr>
                <w:b/>
              </w:rPr>
            </w:pPr>
            <w:r>
              <w:rPr>
                <w:sz w:val="20"/>
                <w:szCs w:val="20"/>
              </w:rPr>
              <w:t>Maintaining larger blocks of chromosomes positions crossovers to telomeres.</w:t>
            </w:r>
          </w:p>
        </w:tc>
        <w:tc>
          <w:tcPr>
            <w:tcW w:w="661" w:type="pct"/>
            <w:shd w:val="clear" w:color="auto" w:fill="auto"/>
            <w:tcMar>
              <w:top w:w="72" w:type="dxa"/>
              <w:left w:w="144" w:type="dxa"/>
              <w:bottom w:w="72" w:type="dxa"/>
              <w:right w:w="144" w:type="dxa"/>
            </w:tcMar>
          </w:tcPr>
          <w:p w14:paraId="70188B13" w14:textId="322E5429" w:rsidR="00670459" w:rsidRPr="0034179F" w:rsidRDefault="0034179F" w:rsidP="0034179F">
            <w:pPr>
              <w:jc w:val="center"/>
            </w:pPr>
            <w:r>
              <w:t>NA</w:t>
            </w:r>
            <w:r w:rsidR="00670459" w:rsidRPr="00252FD1">
              <w:rPr>
                <w:sz w:val="20"/>
                <w:szCs w:val="20"/>
              </w:rPr>
              <w:t xml:space="preserve"> </w:t>
            </w:r>
          </w:p>
          <w:p w14:paraId="32553BB0" w14:textId="78518EE2" w:rsidR="00670459" w:rsidRDefault="00670459" w:rsidP="00670459">
            <w:pPr>
              <w:jc w:val="center"/>
              <w:rPr>
                <w:sz w:val="20"/>
                <w:szCs w:val="20"/>
              </w:rPr>
            </w:pPr>
            <w:r>
              <w:rPr>
                <w:sz w:val="20"/>
                <w:szCs w:val="20"/>
              </w:rPr>
              <w:t>No prediction for chromosome axis.</w:t>
            </w:r>
          </w:p>
        </w:tc>
        <w:tc>
          <w:tcPr>
            <w:tcW w:w="1070" w:type="pct"/>
          </w:tcPr>
          <w:p w14:paraId="4D46CBAE" w14:textId="72928407" w:rsidR="00670459" w:rsidRDefault="00670459" w:rsidP="00670459">
            <w:pPr>
              <w:jc w:val="center"/>
            </w:pPr>
            <w:r>
              <w:t>Yes</w:t>
            </w:r>
          </w:p>
          <w:p w14:paraId="3D97B74A" w14:textId="42E8CF2B" w:rsidR="00670459" w:rsidRDefault="00670459" w:rsidP="00670459">
            <w:pPr>
              <w:jc w:val="center"/>
            </w:pPr>
            <w:r>
              <w:rPr>
                <w:sz w:val="20"/>
                <w:szCs w:val="20"/>
              </w:rPr>
              <w:t>Stronger interference is equivalent to larger blocks of chromosomes segregation together.</w:t>
            </w:r>
          </w:p>
        </w:tc>
      </w:tr>
      <w:tr w:rsidR="00670459" w:rsidRPr="00895C71" w14:paraId="16869E04" w14:textId="77777777" w:rsidTr="00334695">
        <w:trPr>
          <w:trHeight w:val="390"/>
        </w:trPr>
        <w:tc>
          <w:tcPr>
            <w:tcW w:w="720" w:type="pct"/>
            <w:shd w:val="clear" w:color="auto" w:fill="auto"/>
            <w:tcMar>
              <w:top w:w="72" w:type="dxa"/>
              <w:left w:w="144" w:type="dxa"/>
              <w:bottom w:w="72" w:type="dxa"/>
              <w:right w:w="144" w:type="dxa"/>
            </w:tcMar>
            <w:hideMark/>
          </w:tcPr>
          <w:p w14:paraId="20367CC7" w14:textId="5BB932F6" w:rsidR="00670459" w:rsidRPr="0057784C" w:rsidRDefault="00926FAF" w:rsidP="00670459">
            <w:r>
              <w:t xml:space="preserve">MI </w:t>
            </w:r>
            <w:bookmarkStart w:id="0" w:name="_GoBack"/>
            <w:bookmarkEnd w:id="0"/>
            <w:r w:rsidR="00670459">
              <w:t>Spindle based s</w:t>
            </w:r>
            <w:r w:rsidR="00670459" w:rsidRPr="0057784C">
              <w:t>election</w:t>
            </w:r>
          </w:p>
          <w:p w14:paraId="655DA71F" w14:textId="77777777" w:rsidR="00670459" w:rsidRPr="0057784C" w:rsidRDefault="00670459" w:rsidP="00670459">
            <w:pPr>
              <w:rPr>
                <w:sz w:val="20"/>
                <w:szCs w:val="20"/>
              </w:rPr>
            </w:pPr>
          </w:p>
          <w:p w14:paraId="458FE889" w14:textId="0192BFCA" w:rsidR="00670459" w:rsidRPr="00895C71" w:rsidRDefault="00670459" w:rsidP="00670459">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913" w:type="pct"/>
          </w:tcPr>
          <w:p w14:paraId="79C9B9FB" w14:textId="77777777" w:rsidR="00670459" w:rsidRPr="003540EC" w:rsidRDefault="00670459" w:rsidP="00670459">
            <w:pPr>
              <w:jc w:val="center"/>
            </w:pPr>
            <w:r>
              <w:t>Yes</w:t>
            </w:r>
          </w:p>
          <w:p w14:paraId="064CEC77" w14:textId="4AF0C439" w:rsidR="00670459" w:rsidRPr="00895C71" w:rsidRDefault="00670459" w:rsidP="00670459">
            <w:pPr>
              <w:jc w:val="center"/>
            </w:pPr>
            <w:r>
              <w:rPr>
                <w:sz w:val="20"/>
                <w:szCs w:val="20"/>
              </w:rPr>
              <w:t>More effective checkpoint (SAC) will cause faster evolution in males relative to females.</w:t>
            </w:r>
          </w:p>
        </w:tc>
        <w:tc>
          <w:tcPr>
            <w:tcW w:w="724" w:type="pct"/>
          </w:tcPr>
          <w:p w14:paraId="208D9736" w14:textId="77777777" w:rsidR="00670459" w:rsidRDefault="00670459" w:rsidP="00670459">
            <w:pPr>
              <w:jc w:val="center"/>
            </w:pPr>
            <w:r>
              <w:t>Y</w:t>
            </w:r>
            <w:r w:rsidRPr="00895C71">
              <w:t>es</w:t>
            </w:r>
          </w:p>
          <w:p w14:paraId="629CB7EA" w14:textId="72EEC14A" w:rsidR="00670459" w:rsidRPr="00895C71" w:rsidRDefault="00670459" w:rsidP="0067045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912" w:type="pct"/>
            <w:shd w:val="clear" w:color="auto" w:fill="auto"/>
            <w:tcMar>
              <w:top w:w="72" w:type="dxa"/>
              <w:left w:w="144" w:type="dxa"/>
              <w:bottom w:w="72" w:type="dxa"/>
              <w:right w:w="144" w:type="dxa"/>
            </w:tcMar>
            <w:hideMark/>
          </w:tcPr>
          <w:p w14:paraId="3CD8BA2B" w14:textId="36645154" w:rsidR="00670459" w:rsidRDefault="00670459" w:rsidP="00670459">
            <w:pPr>
              <w:jc w:val="center"/>
            </w:pPr>
            <w:r w:rsidRPr="00895C71">
              <w:t>Yes</w:t>
            </w:r>
          </w:p>
          <w:p w14:paraId="66D194F7" w14:textId="3CBE9542" w:rsidR="00670459" w:rsidRDefault="00670459" w:rsidP="00670459">
            <w:pPr>
              <w:jc w:val="center"/>
              <w:rPr>
                <w:sz w:val="20"/>
                <w:szCs w:val="20"/>
              </w:rPr>
            </w:pPr>
            <w:r>
              <w:rPr>
                <w:sz w:val="20"/>
                <w:szCs w:val="20"/>
              </w:rPr>
              <w:t>Telomere position of single crossover chromosomes maximizes</w:t>
            </w:r>
          </w:p>
          <w:p w14:paraId="5B574E32" w14:textId="5B043E13" w:rsidR="00670459" w:rsidRPr="00334695" w:rsidRDefault="00670459" w:rsidP="00334695">
            <w:pPr>
              <w:jc w:val="center"/>
              <w:rPr>
                <w:sz w:val="20"/>
                <w:szCs w:val="20"/>
              </w:rPr>
            </w:pPr>
            <w:r>
              <w:rPr>
                <w:sz w:val="20"/>
                <w:szCs w:val="20"/>
              </w:rPr>
              <w:t>sister cohesion with tension and may synchronize division of bivalents.</w:t>
            </w:r>
          </w:p>
        </w:tc>
        <w:tc>
          <w:tcPr>
            <w:tcW w:w="661" w:type="pct"/>
            <w:shd w:val="clear" w:color="auto" w:fill="auto"/>
            <w:tcMar>
              <w:top w:w="72" w:type="dxa"/>
              <w:left w:w="144" w:type="dxa"/>
              <w:bottom w:w="72" w:type="dxa"/>
              <w:right w:w="144" w:type="dxa"/>
            </w:tcMar>
            <w:hideMark/>
          </w:tcPr>
          <w:p w14:paraId="6D1141F8" w14:textId="6944147B" w:rsidR="00670459" w:rsidRDefault="00670459" w:rsidP="00670459">
            <w:pPr>
              <w:jc w:val="center"/>
            </w:pPr>
            <w:r>
              <w:t>NA</w:t>
            </w:r>
          </w:p>
          <w:p w14:paraId="32CF4CC0" w14:textId="3E999563" w:rsidR="00670459" w:rsidRPr="001C1E54" w:rsidRDefault="00670459" w:rsidP="00670459">
            <w:pPr>
              <w:jc w:val="center"/>
            </w:pPr>
            <w:r>
              <w:rPr>
                <w:sz w:val="20"/>
                <w:szCs w:val="20"/>
              </w:rPr>
              <w:t>No prediction for chromosome axis.</w:t>
            </w:r>
          </w:p>
        </w:tc>
        <w:tc>
          <w:tcPr>
            <w:tcW w:w="1070" w:type="pct"/>
          </w:tcPr>
          <w:p w14:paraId="38114AEA" w14:textId="6EAB4015" w:rsidR="00670459" w:rsidRDefault="00670459" w:rsidP="00670459">
            <w:pPr>
              <w:jc w:val="center"/>
            </w:pPr>
            <w:r>
              <w:t>Yes</w:t>
            </w:r>
          </w:p>
          <w:p w14:paraId="354A63DA" w14:textId="388D5987" w:rsidR="00670459" w:rsidRDefault="00334695" w:rsidP="00670459">
            <w:pPr>
              <w:jc w:val="center"/>
              <w:rPr>
                <w:sz w:val="20"/>
                <w:szCs w:val="20"/>
              </w:rPr>
            </w:pPr>
            <w:r>
              <w:rPr>
                <w:sz w:val="20"/>
                <w:szCs w:val="20"/>
              </w:rPr>
              <w:t>A</w:t>
            </w:r>
            <w:r w:rsidR="00670459">
              <w:rPr>
                <w:sz w:val="20"/>
                <w:szCs w:val="20"/>
              </w:rPr>
              <w:t>mount of sister cohesion could:</w:t>
            </w:r>
          </w:p>
          <w:p w14:paraId="5C5E30BB" w14:textId="5EE4B471" w:rsidR="00670459" w:rsidRDefault="00670459" w:rsidP="00670459">
            <w:pPr>
              <w:jc w:val="center"/>
              <w:rPr>
                <w:sz w:val="20"/>
                <w:szCs w:val="20"/>
              </w:rPr>
            </w:pPr>
            <w:r>
              <w:rPr>
                <w:sz w:val="20"/>
                <w:szCs w:val="20"/>
              </w:rPr>
              <w:t>i) sta</w:t>
            </w:r>
            <w:r w:rsidR="00334695">
              <w:rPr>
                <w:sz w:val="20"/>
                <w:szCs w:val="20"/>
              </w:rPr>
              <w:t>bilize bivalents</w:t>
            </w:r>
            <w:r w:rsidR="00DA72F4">
              <w:rPr>
                <w:sz w:val="20"/>
                <w:szCs w:val="20"/>
              </w:rPr>
              <w:t xml:space="preserve"> and allow</w:t>
            </w:r>
            <w:r>
              <w:rPr>
                <w:sz w:val="20"/>
                <w:szCs w:val="20"/>
              </w:rPr>
              <w:t xml:space="preserve"> SAC to detect tension</w:t>
            </w:r>
          </w:p>
          <w:p w14:paraId="60CC5123" w14:textId="195191EB" w:rsidR="00670459" w:rsidRDefault="00670459" w:rsidP="00670459">
            <w:pPr>
              <w:jc w:val="center"/>
              <w:rPr>
                <w:sz w:val="20"/>
                <w:szCs w:val="20"/>
              </w:rPr>
            </w:pPr>
            <w:r>
              <w:rPr>
                <w:sz w:val="20"/>
                <w:szCs w:val="20"/>
              </w:rPr>
              <w:t xml:space="preserve">or </w:t>
            </w:r>
          </w:p>
          <w:p w14:paraId="71AEE9E9" w14:textId="54190514" w:rsidR="00670459" w:rsidRDefault="00670459" w:rsidP="00670459">
            <w:pPr>
              <w:jc w:val="center"/>
              <w:rPr>
                <w:sz w:val="20"/>
                <w:szCs w:val="20"/>
              </w:rPr>
            </w:pPr>
            <w:r>
              <w:rPr>
                <w:sz w:val="20"/>
                <w:szCs w:val="20"/>
              </w:rPr>
              <w:t>ii) regulate the</w:t>
            </w:r>
            <w:r w:rsidR="00DA72F4">
              <w:rPr>
                <w:sz w:val="20"/>
                <w:szCs w:val="20"/>
              </w:rPr>
              <w:t xml:space="preserve"> timing of entry into anaphase </w:t>
            </w:r>
            <w:r>
              <w:rPr>
                <w:sz w:val="20"/>
                <w:szCs w:val="20"/>
              </w:rPr>
              <w:t>via modulating the rate of degradation of the sister cohesion.</w:t>
            </w:r>
          </w:p>
          <w:p w14:paraId="0A73C62F" w14:textId="55CA9606" w:rsidR="00670459" w:rsidRPr="00A17D52" w:rsidRDefault="00670459" w:rsidP="00670459">
            <w:pPr>
              <w:jc w:val="center"/>
              <w:rPr>
                <w:sz w:val="20"/>
                <w:szCs w:val="20"/>
              </w:rPr>
            </w:pPr>
          </w:p>
        </w:tc>
      </w:tr>
      <w:tr w:rsidR="00670459" w:rsidRPr="00895C71" w14:paraId="75E1834D" w14:textId="77777777" w:rsidTr="00334695">
        <w:trPr>
          <w:trHeight w:val="390"/>
        </w:trPr>
        <w:tc>
          <w:tcPr>
            <w:tcW w:w="720" w:type="pct"/>
            <w:shd w:val="clear" w:color="auto" w:fill="auto"/>
            <w:tcMar>
              <w:top w:w="72" w:type="dxa"/>
              <w:left w:w="144" w:type="dxa"/>
              <w:bottom w:w="72" w:type="dxa"/>
              <w:right w:w="144" w:type="dxa"/>
            </w:tcMar>
          </w:tcPr>
          <w:p w14:paraId="045E1722" w14:textId="75C13DDA" w:rsidR="00670459" w:rsidRPr="00544D79" w:rsidRDefault="00670459" w:rsidP="00670459">
            <w:r w:rsidRPr="00544D79">
              <w:t>Pairing based selection, C.O.M.</w:t>
            </w:r>
          </w:p>
          <w:p w14:paraId="75D46778" w14:textId="34600A6A" w:rsidR="00670459" w:rsidRPr="00F74C7B" w:rsidRDefault="00670459" w:rsidP="00670459">
            <w:pPr>
              <w:rPr>
                <w:sz w:val="18"/>
                <w:szCs w:val="18"/>
              </w:rPr>
            </w:pPr>
          </w:p>
          <w:p w14:paraId="25FDBD1A" w14:textId="0909AB72" w:rsidR="00670459" w:rsidRDefault="00670459" w:rsidP="00670459">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913" w:type="pct"/>
          </w:tcPr>
          <w:p w14:paraId="11A4AA3B" w14:textId="15DE0E9D" w:rsidR="00670459" w:rsidRDefault="00334695" w:rsidP="00670459">
            <w:pPr>
              <w:jc w:val="center"/>
            </w:pPr>
            <w:r>
              <w:t>NA</w:t>
            </w:r>
          </w:p>
          <w:p w14:paraId="4F7DB500" w14:textId="75236602" w:rsidR="00670459" w:rsidRDefault="00670459" w:rsidP="00670459">
            <w:pPr>
              <w:jc w:val="center"/>
            </w:pPr>
            <w:r w:rsidRPr="00E434E5">
              <w:rPr>
                <w:sz w:val="20"/>
                <w:szCs w:val="20"/>
              </w:rPr>
              <w:t>No evolution predictions.</w:t>
            </w:r>
          </w:p>
        </w:tc>
        <w:tc>
          <w:tcPr>
            <w:tcW w:w="724" w:type="pct"/>
          </w:tcPr>
          <w:p w14:paraId="4C7A2972" w14:textId="1ECB1E0B" w:rsidR="00670459" w:rsidRDefault="00334695" w:rsidP="00670459">
            <w:pPr>
              <w:jc w:val="center"/>
            </w:pPr>
            <w:r>
              <w:t>NA</w:t>
            </w:r>
          </w:p>
          <w:p w14:paraId="465D4F1E" w14:textId="0594D41B" w:rsidR="00670459" w:rsidRDefault="00670459" w:rsidP="00670459">
            <w:pPr>
              <w:jc w:val="center"/>
            </w:pPr>
            <w:r>
              <w:rPr>
                <w:sz w:val="20"/>
                <w:szCs w:val="20"/>
              </w:rPr>
              <w:t>N</w:t>
            </w:r>
            <w:r w:rsidRPr="00FE1462">
              <w:rPr>
                <w:sz w:val="20"/>
                <w:szCs w:val="20"/>
              </w:rPr>
              <w:t>o prediction for be</w:t>
            </w:r>
            <w:r>
              <w:rPr>
                <w:sz w:val="20"/>
                <w:szCs w:val="20"/>
              </w:rPr>
              <w:t>tween gamete variance.</w:t>
            </w:r>
          </w:p>
        </w:tc>
        <w:tc>
          <w:tcPr>
            <w:tcW w:w="912" w:type="pct"/>
            <w:shd w:val="clear" w:color="auto" w:fill="auto"/>
            <w:tcMar>
              <w:top w:w="72" w:type="dxa"/>
              <w:left w:w="144" w:type="dxa"/>
              <w:bottom w:w="72" w:type="dxa"/>
              <w:right w:w="144" w:type="dxa"/>
            </w:tcMar>
          </w:tcPr>
          <w:p w14:paraId="40CA390B" w14:textId="787FA092" w:rsidR="00670459" w:rsidRDefault="0064042D" w:rsidP="00670459">
            <w:pPr>
              <w:jc w:val="center"/>
            </w:pPr>
            <w:r>
              <w:t>Yes</w:t>
            </w:r>
          </w:p>
          <w:p w14:paraId="124C4EE3" w14:textId="1FC8EA53" w:rsidR="00670459" w:rsidRPr="00895C71" w:rsidRDefault="00670459" w:rsidP="00670459">
            <w:pPr>
              <w:jc w:val="center"/>
            </w:pPr>
            <w:r>
              <w:rPr>
                <w:sz w:val="20"/>
                <w:szCs w:val="20"/>
              </w:rPr>
              <w:t>Difference of interference in sexes is due to axis length differences.</w:t>
            </w:r>
          </w:p>
        </w:tc>
        <w:tc>
          <w:tcPr>
            <w:tcW w:w="661" w:type="pct"/>
            <w:shd w:val="clear" w:color="auto" w:fill="auto"/>
            <w:tcMar>
              <w:top w:w="72" w:type="dxa"/>
              <w:left w:w="144" w:type="dxa"/>
              <w:bottom w:w="72" w:type="dxa"/>
              <w:right w:w="144" w:type="dxa"/>
            </w:tcMar>
          </w:tcPr>
          <w:p w14:paraId="39FE997C" w14:textId="339195BE" w:rsidR="00670459" w:rsidRDefault="00670459" w:rsidP="00670459">
            <w:pPr>
              <w:jc w:val="center"/>
            </w:pPr>
            <w:r>
              <w:t>Yes</w:t>
            </w:r>
          </w:p>
          <w:p w14:paraId="147B1609" w14:textId="1B192A2A" w:rsidR="00670459" w:rsidRPr="00FE1462" w:rsidRDefault="00670459" w:rsidP="00670459">
            <w:pPr>
              <w:jc w:val="center"/>
              <w:rPr>
                <w:sz w:val="20"/>
                <w:szCs w:val="20"/>
              </w:rPr>
            </w:pPr>
            <w:r>
              <w:rPr>
                <w:sz w:val="20"/>
                <w:szCs w:val="20"/>
              </w:rPr>
              <w:t>L</w:t>
            </w:r>
            <w:r w:rsidRPr="00FE1462">
              <w:rPr>
                <w:sz w:val="20"/>
                <w:szCs w:val="20"/>
              </w:rPr>
              <w:t xml:space="preserve">onger female </w:t>
            </w:r>
            <w:r>
              <w:rPr>
                <w:sz w:val="20"/>
                <w:szCs w:val="20"/>
              </w:rPr>
              <w:t>axis driven by larger cell volume.</w:t>
            </w:r>
          </w:p>
        </w:tc>
        <w:tc>
          <w:tcPr>
            <w:tcW w:w="1070" w:type="pct"/>
          </w:tcPr>
          <w:p w14:paraId="7DE12D6A" w14:textId="77777777" w:rsidR="00670459" w:rsidRDefault="00670459" w:rsidP="00670459">
            <w:pPr>
              <w:jc w:val="center"/>
            </w:pPr>
            <w:r>
              <w:t xml:space="preserve">No </w:t>
            </w:r>
          </w:p>
          <w:p w14:paraId="0D4D9F36" w14:textId="27D48185" w:rsidR="00670459" w:rsidRPr="00E434E5" w:rsidRDefault="00670459" w:rsidP="00670459">
            <w:pPr>
              <w:jc w:val="center"/>
              <w:rPr>
                <w:sz w:val="20"/>
                <w:szCs w:val="20"/>
              </w:rPr>
            </w:pPr>
            <w:r w:rsidRPr="00E434E5">
              <w:rPr>
                <w:sz w:val="20"/>
                <w:szCs w:val="20"/>
              </w:rPr>
              <w:t>No prediction for reduction phase.</w:t>
            </w:r>
          </w:p>
        </w:tc>
      </w:tr>
    </w:tbl>
    <w:p w14:paraId="1C00AD67" w14:textId="2F735005" w:rsidR="00252FD1" w:rsidRDefault="00252FD1"/>
    <w:p w14:paraId="316646B8" w14:textId="591DBB92" w:rsidR="00334695" w:rsidRDefault="00334695"/>
    <w:p w14:paraId="368776DF" w14:textId="77777777" w:rsidR="00670459" w:rsidRDefault="00670459"/>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0AD941" w14:textId="77777777" w:rsidR="00F34203" w:rsidRDefault="00F34203" w:rsidP="00D47BD7">
      <w:r>
        <w:separator/>
      </w:r>
    </w:p>
  </w:endnote>
  <w:endnote w:type="continuationSeparator" w:id="0">
    <w:p w14:paraId="5A638149" w14:textId="77777777" w:rsidR="00F34203" w:rsidRDefault="00F34203"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C83A7" w14:textId="77777777" w:rsidR="00F34203" w:rsidRDefault="00F34203" w:rsidP="00D47BD7">
      <w:r>
        <w:separator/>
      </w:r>
    </w:p>
  </w:footnote>
  <w:footnote w:type="continuationSeparator" w:id="0">
    <w:p w14:paraId="1D360B77" w14:textId="77777777" w:rsidR="00F34203" w:rsidRDefault="00F34203"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78E20E3"/>
    <w:multiLevelType w:val="hybridMultilevel"/>
    <w:tmpl w:val="037E55A4"/>
    <w:lvl w:ilvl="0" w:tplc="6B8C55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3807B9"/>
    <w:multiLevelType w:val="hybridMultilevel"/>
    <w:tmpl w:val="274AAE58"/>
    <w:lvl w:ilvl="0" w:tplc="4A4821F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23310"/>
    <w:rsid w:val="0005040D"/>
    <w:rsid w:val="000901DC"/>
    <w:rsid w:val="00094C6C"/>
    <w:rsid w:val="000C1CB0"/>
    <w:rsid w:val="0011452A"/>
    <w:rsid w:val="00137779"/>
    <w:rsid w:val="00152F3D"/>
    <w:rsid w:val="00185C4A"/>
    <w:rsid w:val="001B05E6"/>
    <w:rsid w:val="001C1E54"/>
    <w:rsid w:val="001D04AD"/>
    <w:rsid w:val="001D1ABD"/>
    <w:rsid w:val="001D63E8"/>
    <w:rsid w:val="001D6F4C"/>
    <w:rsid w:val="00214D5E"/>
    <w:rsid w:val="00231E13"/>
    <w:rsid w:val="00252FD1"/>
    <w:rsid w:val="00270C01"/>
    <w:rsid w:val="00297B67"/>
    <w:rsid w:val="0031291B"/>
    <w:rsid w:val="00324D3E"/>
    <w:rsid w:val="00334695"/>
    <w:rsid w:val="0034179F"/>
    <w:rsid w:val="003540EC"/>
    <w:rsid w:val="00355CAF"/>
    <w:rsid w:val="0035604B"/>
    <w:rsid w:val="00386E92"/>
    <w:rsid w:val="00390258"/>
    <w:rsid w:val="00400A66"/>
    <w:rsid w:val="00414B7E"/>
    <w:rsid w:val="00427684"/>
    <w:rsid w:val="00434A32"/>
    <w:rsid w:val="00444225"/>
    <w:rsid w:val="00470C54"/>
    <w:rsid w:val="00472B88"/>
    <w:rsid w:val="00482C6B"/>
    <w:rsid w:val="004C6549"/>
    <w:rsid w:val="004E4BCE"/>
    <w:rsid w:val="00522512"/>
    <w:rsid w:val="00523CD2"/>
    <w:rsid w:val="0054041A"/>
    <w:rsid w:val="00544D79"/>
    <w:rsid w:val="0057784C"/>
    <w:rsid w:val="00604D3A"/>
    <w:rsid w:val="00605F6C"/>
    <w:rsid w:val="00613ACD"/>
    <w:rsid w:val="00627DFB"/>
    <w:rsid w:val="006363DF"/>
    <w:rsid w:val="0064042D"/>
    <w:rsid w:val="00670459"/>
    <w:rsid w:val="006C4AC5"/>
    <w:rsid w:val="006C7F5D"/>
    <w:rsid w:val="00762302"/>
    <w:rsid w:val="00774EB8"/>
    <w:rsid w:val="00825ACF"/>
    <w:rsid w:val="00895C71"/>
    <w:rsid w:val="008D0BCD"/>
    <w:rsid w:val="008E1329"/>
    <w:rsid w:val="00916F3A"/>
    <w:rsid w:val="00926FAF"/>
    <w:rsid w:val="0096310E"/>
    <w:rsid w:val="00974A6C"/>
    <w:rsid w:val="00994BB9"/>
    <w:rsid w:val="009A2185"/>
    <w:rsid w:val="00A17D52"/>
    <w:rsid w:val="00A3241E"/>
    <w:rsid w:val="00A67BF5"/>
    <w:rsid w:val="00A7611D"/>
    <w:rsid w:val="00A93CA7"/>
    <w:rsid w:val="00AD1A57"/>
    <w:rsid w:val="00AF5F38"/>
    <w:rsid w:val="00B140DE"/>
    <w:rsid w:val="00B631FB"/>
    <w:rsid w:val="00B8174D"/>
    <w:rsid w:val="00BD0DF0"/>
    <w:rsid w:val="00C1493C"/>
    <w:rsid w:val="00C33668"/>
    <w:rsid w:val="00C4103A"/>
    <w:rsid w:val="00D36425"/>
    <w:rsid w:val="00D47BD7"/>
    <w:rsid w:val="00D646DA"/>
    <w:rsid w:val="00D72691"/>
    <w:rsid w:val="00DA72F4"/>
    <w:rsid w:val="00DC5CF1"/>
    <w:rsid w:val="00E004AA"/>
    <w:rsid w:val="00E434E5"/>
    <w:rsid w:val="00E754B6"/>
    <w:rsid w:val="00EA51E0"/>
    <w:rsid w:val="00ED035C"/>
    <w:rsid w:val="00F34203"/>
    <w:rsid w:val="00F4111E"/>
    <w:rsid w:val="00F56DFE"/>
    <w:rsid w:val="00F66616"/>
    <w:rsid w:val="00F74C7B"/>
    <w:rsid w:val="00FA15A7"/>
    <w:rsid w:val="00FD454A"/>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6">
    <w:name w:val="List No"/>
    <w:uiPriority w:val="99"/>
    <w:semiHidden/>
    <w:unhideWhenUsed/>
  </w:style>
  <w:style w:type="numbering" w:customStyle="1" w:styleId="ListNo7">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9</TotalTime>
  <Pages>2</Pages>
  <Words>1269</Words>
  <Characters>7238</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19</cp:revision>
  <cp:lastPrinted>2020-03-10T22:21:00Z</cp:lastPrinted>
  <dcterms:created xsi:type="dcterms:W3CDTF">2020-03-30T18:32:00Z</dcterms:created>
  <dcterms:modified xsi:type="dcterms:W3CDTF">2020-04-2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